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8EA5139" w14:textId="77777777" w:rsidR="004A413A" w:rsidRPr="0069033C" w:rsidRDefault="00827989">
      <w:r w:rsidRPr="0069033C">
        <w:t xml:space="preserve">See you </w:t>
      </w:r>
      <w:r w:rsidR="00055867" w:rsidRPr="0069033C">
        <w:t xml:space="preserve">later alligator </w:t>
      </w:r>
      <w:r w:rsidR="00055867">
        <w:rPr>
          <w:lang w:val="de-DE"/>
        </w:rPr>
        <w:fldChar w:fldCharType="begin"/>
      </w:r>
      <w:r w:rsidR="00055867" w:rsidRPr="0069033C">
        <w:instrText xml:space="preserve"> ADDIN ZOTERO_ITEM CSL_CITATION {"citationID":"DVGZBp45","properties":{"formattedCitation":"[HP:0030038]","plainCitation":"[HP:0030038]","noteIndex":0},"citationItems":[{"id":100382,"uris":["http://zotero.org/groups/2168222/items/W32MEAKU"],"uri":["http://zotero.org/groups/2168222/items/W32MEAKU"],"itemData":{"id":100382,"type":"entry-dictionary","title":"Enchondroma","container-title":"HP:0030038","author":[{"family":"A solitary, benign, intramedullary cartilage tumor that is often found in the short tubular bones of the hands and feet, distal femur, and proximal humerus.","given":""}]}}],"schema":"https://github.com/citation-style-language/schema/raw/master/csl-citation.json"} </w:instrText>
      </w:r>
      <w:r w:rsidR="00055867">
        <w:rPr>
          <w:lang w:val="de-DE"/>
        </w:rPr>
        <w:fldChar w:fldCharType="separate"/>
      </w:r>
      <w:r w:rsidR="00055867" w:rsidRPr="0069033C">
        <w:rPr>
          <w:noProof/>
        </w:rPr>
        <w:t>[HP:0030038]</w:t>
      </w:r>
      <w:r w:rsidR="00055867">
        <w:rPr>
          <w:lang w:val="de-DE"/>
        </w:rPr>
        <w:fldChar w:fldCharType="end"/>
      </w:r>
    </w:p>
    <w:p w14:paraId="003AD931" w14:textId="77777777" w:rsidR="00055867" w:rsidRPr="0069033C" w:rsidRDefault="00055867"/>
    <w:p w14:paraId="6CAAEC56" w14:textId="77777777" w:rsidR="00055867" w:rsidRPr="0069033C" w:rsidRDefault="00055867">
      <w:r w:rsidRPr="0069033C">
        <w:t xml:space="preserve">Hi chalmai </w:t>
      </w:r>
      <w:r>
        <w:rPr>
          <w:lang w:val="de-DE"/>
        </w:rPr>
        <w:fldChar w:fldCharType="begin"/>
      </w:r>
      <w:r w:rsidRPr="0069033C">
        <w:instrText xml:space="preserve"> ADDIN ZOTERO_ITEM CSL_CITATION {"citationID":"voJvbsoL","properties":{"formattedCitation":"[HP:0001407]","plainCitation":"[HP:0001407]","noteIndex":0},"citationItems":[{"id":89786,"uris":["http://zotero.org/groups/2168222/items/SQWDK2XN"],"uri":["http://zotero.org/groups/2168222/items/SQWDK2XN"],"itemData":{"id":89786,"type":"entry-dictionary","title":"Hepatic cysts","container-title":"HP:0001407","author":[{"family":"liver cysts","given":""}]}}],"schema":"https://github.com/citation-style-language/schema/raw/master/csl-citation.json"} </w:instrText>
      </w:r>
      <w:r>
        <w:rPr>
          <w:lang w:val="de-DE"/>
        </w:rPr>
        <w:fldChar w:fldCharType="separate"/>
      </w:r>
      <w:r w:rsidRPr="0069033C">
        <w:rPr>
          <w:noProof/>
        </w:rPr>
        <w:t>[HP:0001407]</w:t>
      </w:r>
      <w:r>
        <w:rPr>
          <w:lang w:val="de-DE"/>
        </w:rPr>
        <w:fldChar w:fldCharType="end"/>
      </w:r>
    </w:p>
    <w:p w14:paraId="48DAFFDC" w14:textId="532DE259" w:rsidR="0069033C" w:rsidRDefault="0069033C">
      <w:r>
        <w:t xml:space="preserve">Test dich </w:t>
      </w:r>
      <w:r>
        <w:fldChar w:fldCharType="begin"/>
      </w:r>
      <w:r>
        <w:instrText xml:space="preserve"> ADDIN ZOTERO_ITEM CSL_CITATION {"citationID":"KqKNHEPT","properties":{"formattedCitation":"[MONDO:0012632]","plainCitation":"[MONDO:0012632]","noteIndex":0},"citationItems":[{"id":134252,"uris":["http://zotero.org/groups/2168493/items/YXEX3N69"],"uri":["http://zotero.org/groups/2168493/items/YXEX3N69"],"itemData":{"id":134252,"type":"entry-dictionary","title":"Alzheimer's disease 15","container-title":"MONDO:0012632","author":[{"family":"alzheimer disease 15; ad15","given":""},{"family":"alzheimer's disease type 15","given":""}]}}],"schema":"https://github.com/citation-style-language/schema/raw/master/csl-citation.json"} </w:instrText>
      </w:r>
      <w:r>
        <w:fldChar w:fldCharType="separate"/>
      </w:r>
      <w:r>
        <w:rPr>
          <w:noProof/>
        </w:rPr>
        <w:t>[MONDO:0012632]</w:t>
      </w:r>
      <w:r>
        <w:fldChar w:fldCharType="end"/>
      </w:r>
    </w:p>
    <w:p w14:paraId="4BAF85C2" w14:textId="77777777" w:rsidR="0069033C" w:rsidRPr="0069033C" w:rsidRDefault="0069033C">
      <w:bookmarkStart w:id="0" w:name="_GoBack"/>
      <w:bookmarkEnd w:id="0"/>
    </w:p>
    <w:p w14:paraId="7439A0A4" w14:textId="77777777" w:rsidR="00055867" w:rsidRPr="0069033C" w:rsidRDefault="00055867"/>
    <w:p w14:paraId="23E59C4E" w14:textId="77777777" w:rsidR="0069033C" w:rsidRPr="0069033C" w:rsidRDefault="00055867" w:rsidP="0069033C">
      <w:pPr>
        <w:pStyle w:val="Bibliography"/>
        <w:rPr>
          <w:rFonts w:ascii="Calibri" w:eastAsia="Times New Roman" w:cs="Times New Roman"/>
        </w:rPr>
      </w:pPr>
      <w:r>
        <w:rPr>
          <w:lang w:val="de-DE"/>
        </w:rPr>
        <w:fldChar w:fldCharType="begin"/>
      </w:r>
      <w:r w:rsidRPr="00055867">
        <w:instrText xml:space="preserve"> ADDIN ZOTERO_BIBL {"uncited":[],"omitted":[],"custom":[]} CSL_BIBLIOGRAPHY </w:instrText>
      </w:r>
      <w:r>
        <w:rPr>
          <w:lang w:val="de-DE"/>
        </w:rPr>
        <w:fldChar w:fldCharType="separate"/>
      </w:r>
      <w:r w:rsidR="0069033C" w:rsidRPr="0069033C">
        <w:rPr>
          <w:rFonts w:ascii="Calibri" w:eastAsia="Times New Roman" w:cs="Times New Roman"/>
        </w:rPr>
        <w:t>[HP:0030038]</w:t>
      </w:r>
      <w:r w:rsidR="0069033C" w:rsidRPr="0069033C">
        <w:rPr>
          <w:rFonts w:ascii="Calibri" w:eastAsia="Times New Roman" w:cs="Times New Roman"/>
        </w:rPr>
        <w:tab/>
        <w:t>Enchondroma.</w:t>
      </w:r>
    </w:p>
    <w:p w14:paraId="3AAA282A" w14:textId="77777777" w:rsidR="0069033C" w:rsidRPr="0069033C" w:rsidRDefault="0069033C" w:rsidP="0069033C">
      <w:pPr>
        <w:pStyle w:val="Bibliography"/>
        <w:rPr>
          <w:rFonts w:ascii="Calibri" w:eastAsia="Times New Roman" w:cs="Times New Roman"/>
        </w:rPr>
      </w:pPr>
      <w:r w:rsidRPr="0069033C">
        <w:rPr>
          <w:rFonts w:ascii="Calibri" w:eastAsia="Times New Roman" w:cs="Times New Roman"/>
        </w:rPr>
        <w:t>[HP:0001407]</w:t>
      </w:r>
      <w:r w:rsidRPr="0069033C">
        <w:rPr>
          <w:rFonts w:ascii="Calibri" w:eastAsia="Times New Roman" w:cs="Times New Roman"/>
        </w:rPr>
        <w:tab/>
        <w:t>Hepatic cysts.</w:t>
      </w:r>
    </w:p>
    <w:p w14:paraId="2CD3A634" w14:textId="77777777" w:rsidR="0069033C" w:rsidRPr="0069033C" w:rsidRDefault="0069033C" w:rsidP="0069033C">
      <w:pPr>
        <w:pStyle w:val="Bibliography"/>
        <w:rPr>
          <w:rFonts w:ascii="Calibri" w:eastAsia="Times New Roman" w:cs="Times New Roman"/>
        </w:rPr>
      </w:pPr>
      <w:r w:rsidRPr="0069033C">
        <w:rPr>
          <w:rFonts w:ascii="Calibri" w:eastAsia="Times New Roman" w:cs="Times New Roman"/>
        </w:rPr>
        <w:t>[MONDO:0012632]</w:t>
      </w:r>
      <w:r w:rsidRPr="0069033C">
        <w:rPr>
          <w:rFonts w:ascii="Calibri" w:eastAsia="Times New Roman" w:cs="Times New Roman"/>
        </w:rPr>
        <w:tab/>
        <w:t>Alzheimer’s disease 15.</w:t>
      </w:r>
    </w:p>
    <w:p w14:paraId="3AB220D7" w14:textId="22516107" w:rsidR="00055867" w:rsidRPr="00827989" w:rsidRDefault="00055867">
      <w:pPr>
        <w:rPr>
          <w:lang w:val="de-DE"/>
        </w:rPr>
      </w:pPr>
      <w:r>
        <w:rPr>
          <w:lang w:val="de-DE"/>
        </w:rPr>
        <w:fldChar w:fldCharType="end"/>
      </w:r>
    </w:p>
    <w:sectPr w:rsidR="00055867" w:rsidRPr="00827989" w:rsidSect="00DC1E31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27989"/>
    <w:rsid w:val="00055867"/>
    <w:rsid w:val="000578EB"/>
    <w:rsid w:val="00277092"/>
    <w:rsid w:val="003143E8"/>
    <w:rsid w:val="0033736E"/>
    <w:rsid w:val="00364FAC"/>
    <w:rsid w:val="003A7342"/>
    <w:rsid w:val="004A413A"/>
    <w:rsid w:val="004C1055"/>
    <w:rsid w:val="0069033C"/>
    <w:rsid w:val="00712089"/>
    <w:rsid w:val="00827989"/>
    <w:rsid w:val="008D0281"/>
    <w:rsid w:val="008E2663"/>
    <w:rsid w:val="00903A05"/>
    <w:rsid w:val="00945DCC"/>
    <w:rsid w:val="00976ABF"/>
    <w:rsid w:val="009A1E2E"/>
    <w:rsid w:val="009E4162"/>
    <w:rsid w:val="00A45A7E"/>
    <w:rsid w:val="00A84372"/>
    <w:rsid w:val="00AE2427"/>
    <w:rsid w:val="00B902E0"/>
    <w:rsid w:val="00C64B85"/>
    <w:rsid w:val="00CE082E"/>
    <w:rsid w:val="00CE13C6"/>
    <w:rsid w:val="00DC1E31"/>
    <w:rsid w:val="00E416B4"/>
    <w:rsid w:val="00F216B7"/>
    <w:rsid w:val="00F5162D"/>
    <w:rsid w:val="00F74309"/>
    <w:rsid w:val="00FA01A3"/>
    <w:rsid w:val="00FE25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C59523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55867"/>
    <w:pPr>
      <w:tabs>
        <w:tab w:val="left" w:pos="1460"/>
      </w:tabs>
      <w:ind w:left="1464" w:hanging="14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318</Words>
  <Characters>1816</Characters>
  <Application>Microsoft Macintosh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harité</Company>
  <LinksUpToDate>false</LinksUpToDate>
  <CharactersWithSpaces>21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</dc:creator>
  <cp:keywords/>
  <dc:description/>
  <cp:lastModifiedBy>Seb</cp:lastModifiedBy>
  <cp:revision>2</cp:revision>
  <dcterms:created xsi:type="dcterms:W3CDTF">2018-05-02T12:13:00Z</dcterms:created>
  <dcterms:modified xsi:type="dcterms:W3CDTF">2018-05-02T14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5"&gt;&lt;session id="rk20tGrI"/&gt;&lt;style id="http://www.zotero.org/styles/phenotypes" locale="en-US" hasBibliography="1" bibliographyStyleHasBeenSet="1"/&gt;&lt;prefs&gt;&lt;pref name="fieldType" value="Field"/&gt;&lt;/prefs&gt;&lt;/data&gt;</vt:lpwstr>
  </property>
</Properties>
</file>